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65E1" w:rsidRDefault="007E363B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  <w:bookmarkStart w:id="0" w:name="_GoBack"/>
      <w:bookmarkEnd w:id="0"/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Badan Pajak dan Retribusi Daerah. (2018). Retrieved from http://data.jakarta.go.id/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dan Pusat Statistik Jakarta. (2018). Retrieved from http://jakarta.bps.go.id/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rus, S. A. H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Akses Pajak, Fasilitas, Sosialisasi Perpajakan dan Kualitas Pelayanan terhadap Kepatuhan Wajib Pajak Kendaraan Bermoto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om FEKON, Vol. 3(No. 1), Hal. 295-309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udi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Jumlah Pengemudi Gojek 2018 Sudah Tembus Lebih Dari 1 Juta Pengemudi Jum</w:t>
      </w:r>
      <w:r>
        <w:rPr>
          <w:rFonts w:ascii="Times New Roman" w:hAnsi="Times New Roman" w:cs="Times New Roman"/>
          <w:i/>
          <w:iCs/>
          <w:sz w:val="24"/>
          <w:szCs w:val="24"/>
        </w:rPr>
        <w:t>lah Pengemudi Gojek bulan Februari 2018 ini Sudah Tembus Lebih Dari 1 Jut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Www.tribunnews.com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ina, J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44,6 Persen Kendaraan Belum Bayar Pajak, Tunggakannya Capai Rp 1,6 Trilliu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Kompas.com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usaeri, Y. N. D. A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Pemahaman da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Pengetahuan Wajib Pajak Tentang Peraturan Perpajakan, Kesadaran Wajib Pajak, Kualitas Pelayanan, dan Sanksi Perpajakan Terhadap Kepatuhan Wajib Pajak Kendaraan Bermotor (Studi SAMSAT Kota Batu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urnal Universitas Islam Malang, Fakultas Ekonomi, 91, 399–4</w:t>
      </w:r>
      <w:r>
        <w:rPr>
          <w:rFonts w:ascii="Times New Roman" w:hAnsi="Times New Roman" w:cs="Times New Roman"/>
          <w:sz w:val="24"/>
          <w:szCs w:val="24"/>
        </w:rPr>
        <w:t>04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majanti, A. (2015)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Pengaruh Pengetahuan terhadap Kepatuhan Wajib Pajak Perorangan di Kota Semara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urnal Dinamika Sosial Budaya, 17(2), 12–28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narsi, Nurlaela, S., &amp; Subroto, H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Faktor-Faktor Yang Mempengaruhi Kepatuhan Wajib Pajak Dalam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Membayar Pajak Mobil Dengan Diberlakukannya Pajak Progresif Di Kota Surakart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Jurnal Akuntansi Dan Pajak, 18(1), 45–55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ana, A. L. S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Perpajakan - Teori dan Peraturan Terkini</w:t>
      </w:r>
      <w:r>
        <w:rPr>
          <w:rFonts w:ascii="Times New Roman" w:hAnsi="Times New Roman" w:cs="Times New Roman"/>
          <w:sz w:val="24"/>
          <w:szCs w:val="24"/>
        </w:rPr>
        <w:t>. Yogyakarta: Andi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onald R, C. </w:t>
      </w:r>
      <w:r>
        <w:rPr>
          <w:rFonts w:ascii="Times New Roman" w:hAnsi="Times New Roman" w:cs="Times New Roman"/>
          <w:sz w:val="24"/>
          <w:szCs w:val="24"/>
        </w:rPr>
        <w:t xml:space="preserve">S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Metodologi Penelitian Bisnis</w:t>
      </w:r>
      <w:r>
        <w:rPr>
          <w:rFonts w:ascii="Times New Roman" w:hAnsi="Times New Roman" w:cs="Times New Roman"/>
          <w:sz w:val="24"/>
          <w:szCs w:val="24"/>
        </w:rPr>
        <w:t xml:space="preserve"> (12th ed.). Jakarta: Salemba Empat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hozali, I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Aplikasi Analisis Multivariate Dengan Program IBM SPSS 25</w:t>
      </w:r>
      <w:r>
        <w:rPr>
          <w:rFonts w:ascii="Times New Roman" w:hAnsi="Times New Roman" w:cs="Times New Roman"/>
          <w:sz w:val="24"/>
          <w:szCs w:val="24"/>
        </w:rPr>
        <w:t xml:space="preserve"> (9th ed.). Semarang: Universitas Diponegoro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unadi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anduan Komprehensif Pajak Penghasilan</w:t>
      </w:r>
      <w:r>
        <w:rPr>
          <w:rFonts w:ascii="Times New Roman" w:hAnsi="Times New Roman" w:cs="Times New Roman"/>
          <w:sz w:val="24"/>
          <w:szCs w:val="24"/>
        </w:rPr>
        <w:t>. J</w:t>
      </w:r>
      <w:r>
        <w:rPr>
          <w:rFonts w:ascii="Times New Roman" w:hAnsi="Times New Roman" w:cs="Times New Roman"/>
          <w:sz w:val="24"/>
          <w:szCs w:val="24"/>
        </w:rPr>
        <w:t>akarta: Bee Media Indonesia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diningsih, P. dan Yulianawati, N. (2011). </w:t>
      </w:r>
      <w:r>
        <w:rPr>
          <w:rFonts w:ascii="Times New Roman" w:hAnsi="Times New Roman" w:cs="Times New Roman"/>
          <w:i/>
          <w:iCs/>
          <w:sz w:val="24"/>
          <w:szCs w:val="24"/>
        </w:rPr>
        <w:t>Faktor-faktor yang Mempengaruhi Kemauan Membayar Pajak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inamika Keuangan Dan Perbank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(1), 126–142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stanto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engertian Pendapatan</w:t>
      </w:r>
      <w:r>
        <w:rPr>
          <w:rFonts w:ascii="Times New Roman" w:hAnsi="Times New Roman" w:cs="Times New Roman"/>
          <w:sz w:val="24"/>
          <w:szCs w:val="24"/>
        </w:rPr>
        <w:t>. Retri</w:t>
      </w:r>
      <w:r>
        <w:rPr>
          <w:rFonts w:ascii="Times New Roman" w:hAnsi="Times New Roman" w:cs="Times New Roman"/>
          <w:sz w:val="24"/>
          <w:szCs w:val="24"/>
        </w:rPr>
        <w:t>eved from https://www.hestanto.web.id/pengertian-pendapatan/</w:t>
      </w:r>
    </w:p>
    <w:p w:rsidR="00A565E1" w:rsidRDefault="007E363B" w:rsidP="0055530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donesia, P. R. (2009). </w:t>
      </w:r>
      <w:r>
        <w:rPr>
          <w:rFonts w:ascii="Times New Roman" w:hAnsi="Times New Roman" w:cs="Times New Roman"/>
          <w:i/>
          <w:iCs/>
          <w:sz w:val="24"/>
          <w:szCs w:val="24"/>
        </w:rPr>
        <w:t>Undang-Undang Republik Indonesia Nomor 28 Tahun 2009 Tentang Pajak Daerah dan Retribusi Daera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ohan, Y., Sunarti, &amp;</w:t>
      </w:r>
      <w:r>
        <w:rPr>
          <w:rFonts w:ascii="Times New Roman" w:hAnsi="Times New Roman" w:cs="Times New Roman"/>
          <w:sz w:val="24"/>
          <w:szCs w:val="24"/>
        </w:rPr>
        <w:t xml:space="preserve"> Arik, P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engaruh </w:t>
      </w:r>
      <w:r>
        <w:rPr>
          <w:rFonts w:ascii="Times New Roman" w:hAnsi="Times New Roman" w:cs="Times New Roman"/>
          <w:i/>
          <w:iCs/>
          <w:sz w:val="24"/>
          <w:szCs w:val="24"/>
        </w:rPr>
        <w:t>F</w:t>
      </w:r>
      <w:r>
        <w:rPr>
          <w:rFonts w:ascii="Times New Roman" w:hAnsi="Times New Roman" w:cs="Times New Roman"/>
          <w:i/>
          <w:iCs/>
          <w:sz w:val="24"/>
          <w:szCs w:val="24"/>
        </w:rPr>
        <w:t>aktor-</w:t>
      </w:r>
      <w:r>
        <w:rPr>
          <w:rFonts w:ascii="Times New Roman" w:hAnsi="Times New Roman" w:cs="Times New Roman"/>
          <w:i/>
          <w:iCs/>
          <w:sz w:val="24"/>
          <w:szCs w:val="24"/>
        </w:rPr>
        <w:t>F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ktor yang </w:t>
      </w:r>
      <w:r>
        <w:rPr>
          <w:rFonts w:ascii="Times New Roman" w:hAnsi="Times New Roman" w:cs="Times New Roman"/>
          <w:i/>
          <w:iCs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mpengaruhi </w:t>
      </w:r>
      <w:r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patuhan </w:t>
      </w:r>
      <w:r>
        <w:rPr>
          <w:rFonts w:ascii="Times New Roman" w:hAnsi="Times New Roman" w:cs="Times New Roman"/>
          <w:i/>
          <w:iCs/>
          <w:sz w:val="24"/>
          <w:szCs w:val="24"/>
        </w:rPr>
        <w:t>W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jib 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jak dalam </w:t>
      </w:r>
      <w:r>
        <w:rPr>
          <w:rFonts w:ascii="Times New Roman" w:hAnsi="Times New Roman" w:cs="Times New Roman"/>
          <w:i/>
          <w:iCs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lakukan 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mbayaran 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jak 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umi dan 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ngunan 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rdesaan dan 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sz w:val="24"/>
          <w:szCs w:val="24"/>
        </w:rPr>
        <w:t>erkotaa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urnal Perpajakan, 1(1), 5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Julianto, P. A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Di</w:t>
      </w:r>
      <w:r>
        <w:rPr>
          <w:rFonts w:ascii="Times New Roman" w:hAnsi="Times New Roman" w:cs="Times New Roman"/>
          <w:i/>
          <w:iCs/>
          <w:sz w:val="24"/>
          <w:szCs w:val="24"/>
        </w:rPr>
        <w:t>tjen Pajak : Kepatuhan Bayar Pajak Masyarakat Indonesia Masi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Kompas.com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mala, W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engaruh Kesadaran Wajib Pajak, Pengetahuan Pajak, Sikap Wajib Pajak </w:t>
      </w:r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sz w:val="24"/>
          <w:szCs w:val="24"/>
        </w:rPr>
        <w:t>an Reformasi Administrasi Perpajakan Terhadap Kepatuhan Wajib Pajak Kendaraan Bermoto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om.</w:t>
      </w:r>
      <w:r>
        <w:rPr>
          <w:rFonts w:ascii="Times New Roman" w:hAnsi="Times New Roman" w:cs="Times New Roman"/>
          <w:sz w:val="24"/>
          <w:szCs w:val="24"/>
        </w:rPr>
        <w:t xml:space="preserve"> Fekon, 2(1), 1–15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rdiasmo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r>
        <w:rPr>
          <w:rFonts w:ascii="Times New Roman" w:hAnsi="Times New Roman" w:cs="Times New Roman"/>
          <w:sz w:val="24"/>
          <w:szCs w:val="24"/>
        </w:rPr>
        <w:t>.  (19th ed.). Yogyakarta: Andi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zzammil, C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Pedoman Praktis Membayar Pajak</w:t>
      </w:r>
      <w:r>
        <w:rPr>
          <w:rFonts w:ascii="Times New Roman" w:hAnsi="Times New Roman" w:cs="Times New Roman"/>
          <w:sz w:val="24"/>
          <w:szCs w:val="24"/>
        </w:rPr>
        <w:t>. Yogyakarta: Genesis Learning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oatmodjo, S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Promosi Kesehatan dan Perilaku Keseh</w:t>
      </w:r>
      <w:r>
        <w:rPr>
          <w:rFonts w:ascii="Times New Roman" w:hAnsi="Times New Roman" w:cs="Times New Roman"/>
          <w:i/>
          <w:iCs/>
          <w:sz w:val="24"/>
          <w:szCs w:val="24"/>
        </w:rPr>
        <w:t>atan</w:t>
      </w:r>
      <w:r>
        <w:rPr>
          <w:rFonts w:ascii="Times New Roman" w:hAnsi="Times New Roman" w:cs="Times New Roman"/>
          <w:sz w:val="24"/>
          <w:szCs w:val="24"/>
        </w:rPr>
        <w:t>. Jakarta: Rineka Cipta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merintah, P., Indonesia, R., Dan, J., Atas, T., Penerimaan, J., Bukan, N., … Indonesia, P. R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Perpu 1 Tahun 2017</w:t>
      </w:r>
      <w:r>
        <w:rPr>
          <w:rFonts w:ascii="Times New Roman" w:hAnsi="Times New Roman" w:cs="Times New Roman"/>
          <w:sz w:val="24"/>
          <w:szCs w:val="24"/>
        </w:rPr>
        <w:t>, (36), 2002–2004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Pengertian Kesadaran dalam Psikologi Menurut Para Ahli</w:t>
      </w:r>
      <w:r>
        <w:rPr>
          <w:rFonts w:ascii="Times New Roman" w:hAnsi="Times New Roman" w:cs="Times New Roman"/>
          <w:sz w:val="24"/>
          <w:szCs w:val="24"/>
        </w:rPr>
        <w:t xml:space="preserve">. (2016). Retrieved from </w:t>
      </w:r>
      <w:r>
        <w:rPr>
          <w:rFonts w:ascii="Times New Roman" w:hAnsi="Times New Roman" w:cs="Times New Roman"/>
          <w:sz w:val="24"/>
          <w:szCs w:val="24"/>
        </w:rPr>
        <w:t>http://blogpsikologi.blogspot.com/2016/01/pengertian-kesadaran-dalam-psikologi.html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rwakilan, D., Republik, R., &amp; Indonesia, P. R. (2007). </w:t>
      </w:r>
      <w:r>
        <w:rPr>
          <w:rFonts w:ascii="Times New Roman" w:hAnsi="Times New Roman" w:cs="Times New Roman"/>
          <w:i/>
          <w:iCs/>
          <w:sz w:val="24"/>
          <w:szCs w:val="24"/>
        </w:rPr>
        <w:t>Undang-Undang Republik Indonesia Nomor 28 Tahun 2007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anata, T. A. M. H. H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engaruh Kesadaran Wajib </w:t>
      </w:r>
      <w:r>
        <w:rPr>
          <w:rFonts w:ascii="Times New Roman" w:hAnsi="Times New Roman" w:cs="Times New Roman"/>
          <w:i/>
          <w:iCs/>
          <w:sz w:val="24"/>
          <w:szCs w:val="24"/>
        </w:rPr>
        <w:t>Pajak, Sanksi Denda Pajak, dan Kualitas Pelayanan Pajak Terhadap Kepatuhan Wajib Pajak dalam Membayar Pajak Kendaraan Bermotor di Kota Bukit Tinggi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urnal Akuntansi Fakultas Ekonomi Universitas Bung Hatta, 1–15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tra, I. G. S. M. N. K. L. A. M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F</w:t>
      </w:r>
      <w:r>
        <w:rPr>
          <w:rFonts w:ascii="Times New Roman" w:hAnsi="Times New Roman" w:cs="Times New Roman"/>
          <w:i/>
          <w:iCs/>
          <w:sz w:val="24"/>
          <w:szCs w:val="24"/>
        </w:rPr>
        <w:t>aktor-Faktor yang Mempengaruhi Kepatuhan Wajib Pajak Kendaraan Bermotor di Kabupaten Gianya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-Jurnal Akuntansi Universitas Udayana, 23, 461–488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hayu, S. K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erpajakan Indonesi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andung: Rekayasa Sains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mi, S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erpajakan Teori dan K</w:t>
      </w:r>
      <w:r>
        <w:rPr>
          <w:rFonts w:ascii="Times New Roman" w:hAnsi="Times New Roman" w:cs="Times New Roman"/>
          <w:i/>
          <w:iCs/>
          <w:sz w:val="24"/>
          <w:szCs w:val="24"/>
        </w:rPr>
        <w:t>asus</w:t>
      </w:r>
      <w:r>
        <w:rPr>
          <w:rFonts w:ascii="Times New Roman" w:hAnsi="Times New Roman" w:cs="Times New Roman"/>
          <w:sz w:val="24"/>
          <w:szCs w:val="24"/>
        </w:rPr>
        <w:t>. Jakarta: Salemba Empat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tnowati, E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Pemahaman Peraturan Pajak Terhadap Kepatuhan Wajib Pajak Dengan Moderating Preferensi Risiko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Accounting Analysis Journal, 1(2), 1–6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hemah, R., Kompyurini, N., &amp;</w:t>
      </w:r>
      <w:r>
        <w:rPr>
          <w:rFonts w:ascii="Times New Roman" w:hAnsi="Times New Roman" w:cs="Times New Roman"/>
          <w:sz w:val="24"/>
          <w:szCs w:val="24"/>
        </w:rPr>
        <w:t xml:space="preserve"> Rahmawati, E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nalisis Pengaruh Implementasi Layanan Samsat Keliling terhadap Kepatuhan Wajib Pajak Kendaraan Bermotor Roda Dua </w:t>
      </w:r>
      <w:r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sz w:val="24"/>
          <w:szCs w:val="24"/>
        </w:rPr>
        <w:t>i Kabupaten Pamekasa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urnal InFestasi, Vol. 9(No. 2), Hal. 137-145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muelson, P. A. N. (2005). </w:t>
      </w:r>
      <w:r>
        <w:rPr>
          <w:rFonts w:ascii="Times New Roman" w:hAnsi="Times New Roman" w:cs="Times New Roman"/>
          <w:i/>
          <w:iCs/>
          <w:sz w:val="24"/>
          <w:szCs w:val="24"/>
        </w:rPr>
        <w:t>Ilmu Makro Ekonomi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17th ed.). Jakarta: Salemba Empat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ri, R. A. V. Y., &amp; Susanti, N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Faktor-Faktor Yang Mempengaruhi Kepatuhan Wajib Pajak Dalam Membayar Pajak Kendaraan Bermotor ( PKB ) Di Unit Pelayanan Pendapatan Provinsi ( UPPP ) Kabupaten Seluma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Jurnal Ekombi</w:t>
      </w:r>
      <w:r>
        <w:rPr>
          <w:rFonts w:ascii="Times New Roman" w:hAnsi="Times New Roman" w:cs="Times New Roman"/>
          <w:sz w:val="24"/>
          <w:szCs w:val="24"/>
        </w:rPr>
        <w:t>s Review, 2(1), 63–78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karan, U. R. B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Metode Penelitian untuk Bisnis</w:t>
      </w:r>
      <w:r>
        <w:rPr>
          <w:rFonts w:ascii="Times New Roman" w:hAnsi="Times New Roman" w:cs="Times New Roman"/>
          <w:sz w:val="24"/>
          <w:szCs w:val="24"/>
        </w:rPr>
        <w:t xml:space="preserve"> (6th ed.). Jakarta: Salemba Empat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ono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Metode Penelitian Kualitatif, Kuantitatif, dan R&amp;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andung: Alfabeta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silawati, K. E. K. B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Kesadaran W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jib Pajak, Pengetahuan Pajak, Sanksi Perpajak, dan Akuntabilitas Pelayanan Publik Pada Kepatuahan Wajib Pajak Kendaraan Bermotor. </w:t>
      </w:r>
      <w:r>
        <w:rPr>
          <w:rFonts w:ascii="Times New Roman" w:hAnsi="Times New Roman" w:cs="Times New Roman"/>
          <w:sz w:val="24"/>
          <w:szCs w:val="24"/>
        </w:rPr>
        <w:t xml:space="preserve">E-Jurnal Akuntansi Universitas Udayana, 4(2), 345–357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luyo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erpajakan Indonesi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12th ed.). Jakarta: Salemba Empat.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rdani, D. K., &amp; Asis,  moh. R. (2017)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Pengaruh Pengetahuan Wajib Pajak, Kesadaran Wajib Pajak, da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Program Samsat Corner terhadap Kepatuhan Wajib Pajak Kendaraan Bermoto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urnal Akuntansi Dewantara, Vol. 1(No. 2), Hal</w:t>
      </w:r>
      <w:r>
        <w:rPr>
          <w:rFonts w:ascii="Times New Roman" w:hAnsi="Times New Roman" w:cs="Times New Roman"/>
          <w:sz w:val="24"/>
          <w:szCs w:val="24"/>
        </w:rPr>
        <w:t xml:space="preserve">. 1-11.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rdani, D. K., &amp; Rumiyatun, R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Pengetahuan Wajib Pajak, Kesadaran Wajib Pajak, Sanksi Pajak Kendaraan Bermotor, Dan Sistem Samsat Drive Thru Terhadap Kepatuhan Wajib Pajak Kendaraan Bermoto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urnal Akuntansi, 5(1), 15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A565E1" w:rsidRDefault="007E363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565E1" w:rsidRDefault="00A565E1">
      <w:pPr>
        <w:pStyle w:val="ListParagraph"/>
        <w:spacing w:line="240" w:lineRule="auto"/>
        <w:jc w:val="both"/>
      </w:pPr>
    </w:p>
    <w:p w:rsidR="00A565E1" w:rsidRDefault="00A565E1">
      <w:pPr>
        <w:spacing w:line="240" w:lineRule="auto"/>
      </w:pPr>
    </w:p>
    <w:sectPr w:rsidR="00A565E1" w:rsidSect="00555305">
      <w:footerReference w:type="default" r:id="rId8"/>
      <w:pgSz w:w="12240" w:h="15840"/>
      <w:pgMar w:top="1418" w:right="1418" w:bottom="1418" w:left="1701" w:header="720" w:footer="720" w:gutter="0"/>
      <w:pgNumType w:start="7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363B" w:rsidRDefault="007E363B">
      <w:pPr>
        <w:spacing w:after="0" w:line="240" w:lineRule="auto"/>
      </w:pPr>
      <w:r>
        <w:separator/>
      </w:r>
    </w:p>
  </w:endnote>
  <w:endnote w:type="continuationSeparator" w:id="0">
    <w:p w:rsidR="007E363B" w:rsidRDefault="007E36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58280470"/>
    </w:sdtPr>
    <w:sdtEndPr/>
    <w:sdtContent>
      <w:p w:rsidR="00A565E1" w:rsidRDefault="007E363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5305">
          <w:rPr>
            <w:noProof/>
          </w:rPr>
          <w:t>78</w:t>
        </w:r>
        <w:r>
          <w:fldChar w:fldCharType="end"/>
        </w:r>
      </w:p>
    </w:sdtContent>
  </w:sdt>
  <w:p w:rsidR="00A565E1" w:rsidRDefault="00A565E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363B" w:rsidRDefault="007E363B">
      <w:pPr>
        <w:spacing w:after="0" w:line="240" w:lineRule="auto"/>
      </w:pPr>
      <w:r>
        <w:separator/>
      </w:r>
    </w:p>
  </w:footnote>
  <w:footnote w:type="continuationSeparator" w:id="0">
    <w:p w:rsidR="007E363B" w:rsidRDefault="007E363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26F1C"/>
    <w:rsid w:val="00426F1C"/>
    <w:rsid w:val="00555305"/>
    <w:rsid w:val="007E363B"/>
    <w:rsid w:val="00A33DE4"/>
    <w:rsid w:val="00A565E1"/>
    <w:rsid w:val="00B26735"/>
    <w:rsid w:val="1752633F"/>
    <w:rsid w:val="1BA16CA5"/>
    <w:rsid w:val="26F24343"/>
    <w:rsid w:val="2D4D6B33"/>
    <w:rsid w:val="2F2C2E69"/>
    <w:rsid w:val="35776285"/>
    <w:rsid w:val="4B303D78"/>
    <w:rsid w:val="54627600"/>
    <w:rsid w:val="7B5649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after="0" w:line="240" w:lineRule="auto"/>
    </w:p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3</Pages>
  <Words>837</Words>
  <Characters>4777</Characters>
  <Application>Microsoft Office Word</Application>
  <DocSecurity>0</DocSecurity>
  <Lines>39</Lines>
  <Paragraphs>11</Paragraphs>
  <ScaleCrop>false</ScaleCrop>
  <Company/>
  <LinksUpToDate>false</LinksUpToDate>
  <CharactersWithSpaces>56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cer E5-473G</cp:lastModifiedBy>
  <cp:revision>2</cp:revision>
  <dcterms:created xsi:type="dcterms:W3CDTF">2019-01-17T15:18:00Z</dcterms:created>
  <dcterms:modified xsi:type="dcterms:W3CDTF">2019-05-01T0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0.2.0.7549</vt:lpwstr>
  </property>
</Properties>
</file>